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2B3273F5"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1063533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 xml:space="preserve">The Actors of Vigilantism (Main Hakim </w:t>
                            </w:r>
                            <w:r w:rsidRPr="00DF735E">
                              <w:t>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 xml:space="preserve">The Actors of Vigilantism (Main Hakim </w:t>
                      </w:r>
                      <w:proofErr w:type="spellStart"/>
                      <w:r w:rsidRPr="00DF735E">
                        <w:t>Sendiri</w:t>
                      </w:r>
                      <w:proofErr w:type="spellEnd"/>
                      <w:r w:rsidRPr="00DF735E">
                        <w:t>)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C92DD" w14:textId="77777777" w:rsidR="004B2489" w:rsidRDefault="004B2489" w:rsidP="00D043F5">
      <w:r>
        <w:separator/>
      </w:r>
    </w:p>
  </w:endnote>
  <w:endnote w:type="continuationSeparator" w:id="0">
    <w:p w14:paraId="6657F8FA" w14:textId="77777777" w:rsidR="004B2489" w:rsidRDefault="004B2489"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B7350" w14:textId="77777777" w:rsidR="004B2489" w:rsidRDefault="004B2489" w:rsidP="00D043F5">
      <w:r>
        <w:separator/>
      </w:r>
    </w:p>
  </w:footnote>
  <w:footnote w:type="continuationSeparator" w:id="0">
    <w:p w14:paraId="3D2A882A" w14:textId="77777777" w:rsidR="004B2489" w:rsidRDefault="004B2489"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5695"/>
    <w:rsid w:val="000865BE"/>
    <w:rsid w:val="000B71B6"/>
    <w:rsid w:val="000C21FD"/>
    <w:rsid w:val="000D0378"/>
    <w:rsid w:val="000D13A3"/>
    <w:rsid w:val="000D3ECB"/>
    <w:rsid w:val="000F720D"/>
    <w:rsid w:val="001143C7"/>
    <w:rsid w:val="00116002"/>
    <w:rsid w:val="00117785"/>
    <w:rsid w:val="00127E31"/>
    <w:rsid w:val="001356E0"/>
    <w:rsid w:val="001517BB"/>
    <w:rsid w:val="00151845"/>
    <w:rsid w:val="00162E8A"/>
    <w:rsid w:val="00183B7C"/>
    <w:rsid w:val="00186C9C"/>
    <w:rsid w:val="001B1DEA"/>
    <w:rsid w:val="001B7BA0"/>
    <w:rsid w:val="001C3216"/>
    <w:rsid w:val="001F5938"/>
    <w:rsid w:val="00205413"/>
    <w:rsid w:val="0021672C"/>
    <w:rsid w:val="00221ECF"/>
    <w:rsid w:val="00222081"/>
    <w:rsid w:val="00226A81"/>
    <w:rsid w:val="00231C8E"/>
    <w:rsid w:val="002408EF"/>
    <w:rsid w:val="00240952"/>
    <w:rsid w:val="002423A3"/>
    <w:rsid w:val="00245C51"/>
    <w:rsid w:val="0025471E"/>
    <w:rsid w:val="00257C00"/>
    <w:rsid w:val="002B42F4"/>
    <w:rsid w:val="002B7213"/>
    <w:rsid w:val="002B7E72"/>
    <w:rsid w:val="002C3266"/>
    <w:rsid w:val="002C3DAB"/>
    <w:rsid w:val="002C4402"/>
    <w:rsid w:val="00313D54"/>
    <w:rsid w:val="00322058"/>
    <w:rsid w:val="00340465"/>
    <w:rsid w:val="003424F0"/>
    <w:rsid w:val="00373E09"/>
    <w:rsid w:val="00377B7A"/>
    <w:rsid w:val="00384158"/>
    <w:rsid w:val="00384C1F"/>
    <w:rsid w:val="00395E26"/>
    <w:rsid w:val="003C7864"/>
    <w:rsid w:val="003D0446"/>
    <w:rsid w:val="00410DA6"/>
    <w:rsid w:val="00421A28"/>
    <w:rsid w:val="00422F55"/>
    <w:rsid w:val="00434680"/>
    <w:rsid w:val="00441CCC"/>
    <w:rsid w:val="004470C1"/>
    <w:rsid w:val="0046295B"/>
    <w:rsid w:val="00464116"/>
    <w:rsid w:val="0046564B"/>
    <w:rsid w:val="00471661"/>
    <w:rsid w:val="0048299C"/>
    <w:rsid w:val="004933D7"/>
    <w:rsid w:val="00496D7D"/>
    <w:rsid w:val="00497A00"/>
    <w:rsid w:val="004B2489"/>
    <w:rsid w:val="004C7AD8"/>
    <w:rsid w:val="004D24CC"/>
    <w:rsid w:val="00505E6B"/>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810280"/>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8FF"/>
    <w:rsid w:val="008F33B3"/>
    <w:rsid w:val="008F4761"/>
    <w:rsid w:val="009132E2"/>
    <w:rsid w:val="00917215"/>
    <w:rsid w:val="00927779"/>
    <w:rsid w:val="009449DC"/>
    <w:rsid w:val="009510D5"/>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2133"/>
    <w:rsid w:val="00A51029"/>
    <w:rsid w:val="00A533A0"/>
    <w:rsid w:val="00A617CD"/>
    <w:rsid w:val="00A74389"/>
    <w:rsid w:val="00A86C28"/>
    <w:rsid w:val="00A94A2D"/>
    <w:rsid w:val="00A95BA5"/>
    <w:rsid w:val="00A97C03"/>
    <w:rsid w:val="00AD45B1"/>
    <w:rsid w:val="00B03088"/>
    <w:rsid w:val="00B05E2C"/>
    <w:rsid w:val="00B16288"/>
    <w:rsid w:val="00B22678"/>
    <w:rsid w:val="00B50F34"/>
    <w:rsid w:val="00B56113"/>
    <w:rsid w:val="00B60435"/>
    <w:rsid w:val="00B63E17"/>
    <w:rsid w:val="00B711DE"/>
    <w:rsid w:val="00B71F58"/>
    <w:rsid w:val="00B84201"/>
    <w:rsid w:val="00B95E28"/>
    <w:rsid w:val="00BA0A52"/>
    <w:rsid w:val="00BC2CF5"/>
    <w:rsid w:val="00BE1014"/>
    <w:rsid w:val="00C120A6"/>
    <w:rsid w:val="00C1240E"/>
    <w:rsid w:val="00C12669"/>
    <w:rsid w:val="00C172FE"/>
    <w:rsid w:val="00C22992"/>
    <w:rsid w:val="00C64079"/>
    <w:rsid w:val="00C6591A"/>
    <w:rsid w:val="00C704C4"/>
    <w:rsid w:val="00C74AC3"/>
    <w:rsid w:val="00C75C62"/>
    <w:rsid w:val="00C82BA7"/>
    <w:rsid w:val="00C8473A"/>
    <w:rsid w:val="00CA1A92"/>
    <w:rsid w:val="00CB1AA0"/>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E4F82"/>
    <w:rsid w:val="00DE60E7"/>
    <w:rsid w:val="00DE7D8A"/>
    <w:rsid w:val="00E36E49"/>
    <w:rsid w:val="00E3763D"/>
    <w:rsid w:val="00E40EDE"/>
    <w:rsid w:val="00E67F55"/>
    <w:rsid w:val="00E83EAB"/>
    <w:rsid w:val="00EB123F"/>
    <w:rsid w:val="00EC2906"/>
    <w:rsid w:val="00EC6EB8"/>
    <w:rsid w:val="00EC7DF9"/>
    <w:rsid w:val="00EF69DE"/>
    <w:rsid w:val="00F10F58"/>
    <w:rsid w:val="00F2006E"/>
    <w:rsid w:val="00F24D9E"/>
    <w:rsid w:val="00F257F5"/>
    <w:rsid w:val="00F45525"/>
    <w:rsid w:val="00F51B23"/>
    <w:rsid w:val="00F832DC"/>
    <w:rsid w:val="00F86D3F"/>
    <w:rsid w:val="00FA2773"/>
    <w:rsid w:val="00FB30F8"/>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4</TotalTime>
  <Pages>191</Pages>
  <Words>64233</Words>
  <Characters>366133</Characters>
  <Application>Microsoft Office Word</Application>
  <DocSecurity>0</DocSecurity>
  <Lines>3051</Lines>
  <Paragraphs>859</Paragraphs>
  <ScaleCrop>false</ScaleCrop>
  <Company/>
  <LinksUpToDate>false</LinksUpToDate>
  <CharactersWithSpaces>42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64</cp:revision>
  <dcterms:created xsi:type="dcterms:W3CDTF">2023-03-23T02:09:00Z</dcterms:created>
  <dcterms:modified xsi:type="dcterms:W3CDTF">2023-05-11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